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22788" w:rsidRPr="00F22788" w:rsidRDefault="00F22788" w:rsidP="00F22788">
      <w:pPr>
        <w:spacing w:after="0"/>
        <w:ind w:firstLine="0"/>
        <w:rPr>
          <w:rFonts w:eastAsia="Calibri"/>
        </w:rPr>
      </w:pPr>
      <w:r w:rsidRPr="00F22788">
        <w:rPr>
          <w:rFonts w:eastAsia="Calibri"/>
        </w:rPr>
        <w:t>[Name of the Writer]</w:t>
      </w:r>
    </w:p>
    <w:p w:rsidR="00F22788" w:rsidRPr="00F22788" w:rsidRDefault="00F22788" w:rsidP="00F22788">
      <w:pPr>
        <w:spacing w:after="0"/>
        <w:ind w:firstLine="0"/>
        <w:rPr>
          <w:rFonts w:eastAsia="Calibri"/>
        </w:rPr>
      </w:pPr>
      <w:r w:rsidRPr="00F22788">
        <w:rPr>
          <w:rFonts w:eastAsia="Calibri"/>
        </w:rPr>
        <w:t>[Name of Instructor]</w:t>
      </w:r>
    </w:p>
    <w:p w:rsidR="00F22788" w:rsidRPr="00F22788" w:rsidRDefault="00F22788" w:rsidP="00F22788">
      <w:pPr>
        <w:spacing w:after="0"/>
        <w:ind w:firstLine="0"/>
        <w:rPr>
          <w:rFonts w:eastAsia="Calibri"/>
        </w:rPr>
      </w:pPr>
      <w:r w:rsidRPr="00F22788">
        <w:rPr>
          <w:rFonts w:eastAsia="Calibri"/>
        </w:rPr>
        <w:t>[Subject]</w:t>
      </w:r>
      <w:bookmarkStart w:id="0" w:name="_GoBack"/>
      <w:bookmarkEnd w:id="0"/>
    </w:p>
    <w:p w:rsidR="00F22788" w:rsidRPr="00F22788" w:rsidRDefault="00F22788" w:rsidP="00F22788">
      <w:pPr>
        <w:spacing w:after="0"/>
        <w:ind w:firstLine="0"/>
        <w:rPr>
          <w:rFonts w:eastAsia="Calibri"/>
        </w:rPr>
      </w:pPr>
      <w:r w:rsidRPr="00F22788">
        <w:rPr>
          <w:rFonts w:eastAsia="Calibri"/>
        </w:rPr>
        <w:t>[Date]</w:t>
      </w:r>
    </w:p>
    <w:p w:rsidR="00AC3BD0" w:rsidRDefault="00135673" w:rsidP="0037702C">
      <w:pPr>
        <w:ind w:firstLine="0"/>
        <w:jc w:val="center"/>
        <w:rPr>
          <w:b/>
        </w:rPr>
      </w:pPr>
      <w:r w:rsidRPr="0037702C">
        <w:rPr>
          <w:b/>
        </w:rPr>
        <w:t>I</w:t>
      </w:r>
      <w:r w:rsidRPr="0037702C">
        <w:rPr>
          <w:b/>
        </w:rPr>
        <w:t>nformative Self-Critique</w:t>
      </w:r>
    </w:p>
    <w:p w:rsidR="0037702C" w:rsidRDefault="00135673" w:rsidP="0037702C">
      <w:pPr>
        <w:ind w:firstLine="0"/>
        <w:rPr>
          <w:b/>
        </w:rPr>
      </w:pPr>
      <w:r>
        <w:rPr>
          <w:b/>
        </w:rPr>
        <w:t>1.</w:t>
      </w:r>
    </w:p>
    <w:p w:rsidR="0037702C" w:rsidRDefault="00135673" w:rsidP="007D2489">
      <w:r>
        <w:t xml:space="preserve">The main points were clear and discernible for the audience because </w:t>
      </w:r>
      <w:r w:rsidR="007D2489">
        <w:t xml:space="preserve">all the arguments were supported by facts and figures. A comparison was also made at different points with other countries to make the audience understand the points better. </w:t>
      </w:r>
    </w:p>
    <w:p w:rsidR="007D2489" w:rsidRDefault="00135673" w:rsidP="0037702C">
      <w:pPr>
        <w:ind w:firstLine="0"/>
      </w:pPr>
      <w:r>
        <w:t>2.</w:t>
      </w:r>
    </w:p>
    <w:p w:rsidR="007D2489" w:rsidRDefault="00135673" w:rsidP="0037702C">
      <w:pPr>
        <w:ind w:firstLine="0"/>
      </w:pPr>
      <w:r>
        <w:tab/>
      </w:r>
      <w:r w:rsidR="00667E43">
        <w:t>Yes, I used different transitions which were smooth. For example, I first explained that people in Jordan hold strong traditions and then I moved towards the status of women in Jordan</w:t>
      </w:r>
      <w:r w:rsidR="00B1784A">
        <w:t xml:space="preserve"> </w:t>
      </w:r>
      <w:r w:rsidR="00B1784A">
        <w:fldChar w:fldCharType="begin"/>
      </w:r>
      <w:r w:rsidR="00B1784A">
        <w:instrText xml:space="preserve"> ADDIN ZOTERO_ITEM CSL_CITATION {"citationID":"uTXUeQI6","properties":{"formattedCitation":"(Footbal Lover)","plainCitation":"(Footbal Lover)","noteIndex":0},"citationItems":[{"id":215,"uris":["http://zotero.org/users/local/Tqq4tlqy/items/ULV68X2W"],"uri":["http://zotero.org/users/local/Tqq4tlqy/items/ULV68X2W"],"itemData":{"id":215,"type":"motion_picture","title":"March 28, 2019","source":"YouTube","dimensions":"308 seconds","URL":"https://www.youtube.com/watch?v=IVcdknyJtN0","author":[{"literal":"Footbal Lover"}],"accessed":{"date-parts":[["2019",3,29]]}}}],"schema":"https://github.com/citation-style-language/schema/raw/master/csl-citation.json"} </w:instrText>
      </w:r>
      <w:r w:rsidR="00B1784A">
        <w:fldChar w:fldCharType="separate"/>
      </w:r>
      <w:r w:rsidR="00B1784A" w:rsidRPr="00B1784A">
        <w:t>(Football Lover)</w:t>
      </w:r>
      <w:r w:rsidR="00B1784A">
        <w:fldChar w:fldCharType="end"/>
      </w:r>
      <w:r w:rsidR="00667E43">
        <w:t xml:space="preserve">. </w:t>
      </w:r>
      <w:r w:rsidR="00612A5F">
        <w:t xml:space="preserve">This was a smooth transition because </w:t>
      </w:r>
      <w:r w:rsidR="00961EAF">
        <w:t xml:space="preserve">it made it easier for the </w:t>
      </w:r>
      <w:r w:rsidR="00446C16">
        <w:t>audience to understand the gender-based division of labor.</w:t>
      </w:r>
    </w:p>
    <w:p w:rsidR="00667E43" w:rsidRDefault="00135673" w:rsidP="0037702C">
      <w:pPr>
        <w:ind w:firstLine="0"/>
      </w:pPr>
      <w:r>
        <w:t>3</w:t>
      </w:r>
    </w:p>
    <w:p w:rsidR="00667E43" w:rsidRDefault="00135673" w:rsidP="0037702C">
      <w:pPr>
        <w:ind w:firstLine="0"/>
      </w:pPr>
      <w:r>
        <w:tab/>
      </w:r>
      <w:r w:rsidR="00AC53EC">
        <w:t>I used eye contact and hand gestures</w:t>
      </w:r>
      <w:r w:rsidR="00612A5F">
        <w:t xml:space="preserve"> in the speech. However, I did not make any useful use of the space.  There was no PowerPoint of any visuals presented to the audience </w:t>
      </w:r>
    </w:p>
    <w:p w:rsidR="00612A5F" w:rsidRDefault="00135673" w:rsidP="0037702C">
      <w:pPr>
        <w:ind w:firstLine="0"/>
      </w:pPr>
      <w:r>
        <w:t>4</w:t>
      </w:r>
    </w:p>
    <w:p w:rsidR="00612A5F" w:rsidRDefault="00135673" w:rsidP="0037702C">
      <w:pPr>
        <w:ind w:firstLine="0"/>
      </w:pPr>
      <w:r>
        <w:tab/>
      </w:r>
      <w:r w:rsidR="00457B56">
        <w:t xml:space="preserve">The language I used was clear and sentences were simple </w:t>
      </w:r>
      <w:r w:rsidR="00F0722D">
        <w:t xml:space="preserve">and short. But it lacked color because I didn’t </w:t>
      </w:r>
      <w:r w:rsidR="001E445B">
        <w:t xml:space="preserve">use variety in words.  </w:t>
      </w:r>
      <w:r w:rsidR="001411B6">
        <w:t xml:space="preserve">But as a whole, the verbal delivery was good since the audience was able to understand </w:t>
      </w:r>
      <w:r w:rsidR="0022381A">
        <w:t>my view</w:t>
      </w:r>
      <w:r w:rsidR="001411B6">
        <w:t>point.</w:t>
      </w:r>
    </w:p>
    <w:p w:rsidR="001E445B" w:rsidRDefault="00135673" w:rsidP="0037702C">
      <w:pPr>
        <w:ind w:firstLine="0"/>
      </w:pPr>
      <w:r>
        <w:lastRenderedPageBreak/>
        <w:t>5.</w:t>
      </w:r>
    </w:p>
    <w:p w:rsidR="001E445B" w:rsidRDefault="00135673" w:rsidP="0037702C">
      <w:pPr>
        <w:ind w:firstLine="0"/>
      </w:pPr>
      <w:r>
        <w:tab/>
        <w:t xml:space="preserve">The negative point in my speech was that it was not free from vocalized pauses. This gave a negative impact to the audience since it represents my nervousness. </w:t>
      </w:r>
    </w:p>
    <w:p w:rsidR="00DA0B29" w:rsidRDefault="00135673" w:rsidP="0037702C">
      <w:pPr>
        <w:ind w:firstLine="0"/>
      </w:pPr>
      <w:r>
        <w:t>6</w:t>
      </w:r>
    </w:p>
    <w:p w:rsidR="001E445B" w:rsidRDefault="00135673" w:rsidP="00B1784A">
      <w:r>
        <w:t xml:space="preserve">In my speech, there were no Immediacy cues like smiling </w:t>
      </w:r>
      <w:r>
        <w:t>or good rapport. I presented my</w:t>
      </w:r>
      <w:r w:rsidR="00E44297">
        <w:t xml:space="preserve"> speech in a serious manner. My presentation also lacked excitement </w:t>
      </w:r>
      <w:r w:rsidR="0059228A">
        <w:t xml:space="preserve">which was evident from my gesture and facial expressions. </w:t>
      </w:r>
    </w:p>
    <w:p w:rsidR="004A63CC" w:rsidRDefault="00135673" w:rsidP="0037702C">
      <w:pPr>
        <w:ind w:firstLine="0"/>
      </w:pPr>
      <w:r>
        <w:t xml:space="preserve">7. </w:t>
      </w:r>
    </w:p>
    <w:p w:rsidR="004A63CC" w:rsidRDefault="00135673" w:rsidP="00B1784A">
      <w:r>
        <w:t>Keeping all the aspects of speech and its presentation under consideration, it is apparent tha</w:t>
      </w:r>
      <w:r>
        <w:t xml:space="preserve">t my clarity, conciseness, validity and </w:t>
      </w:r>
      <w:r w:rsidR="00CE2BD8">
        <w:t xml:space="preserve">body gestures are my strength. </w:t>
      </w:r>
    </w:p>
    <w:p w:rsidR="00CE2BD8" w:rsidRDefault="00135673" w:rsidP="0037702C">
      <w:pPr>
        <w:ind w:firstLine="0"/>
      </w:pPr>
      <w:r>
        <w:t xml:space="preserve">8. </w:t>
      </w:r>
    </w:p>
    <w:p w:rsidR="00CE2BD8" w:rsidRDefault="00135673" w:rsidP="00B1784A">
      <w:r>
        <w:t xml:space="preserve">However, there are many areas which need improvement like usage of space, </w:t>
      </w:r>
      <w:r w:rsidR="004D44ED">
        <w:t xml:space="preserve">fluency of speech and ideas and inclusion </w:t>
      </w:r>
      <w:r w:rsidR="00E5198D">
        <w:t xml:space="preserve">of </w:t>
      </w:r>
      <w:r w:rsidR="00E5198D" w:rsidRPr="004D44ED">
        <w:t>immediacy</w:t>
      </w:r>
      <w:r w:rsidR="004D44ED" w:rsidRPr="004D44ED">
        <w:t xml:space="preserve"> cues</w:t>
      </w:r>
      <w:r w:rsidR="004D44ED">
        <w:t xml:space="preserve">. </w:t>
      </w:r>
      <w:r w:rsidR="00E5198D">
        <w:t xml:space="preserve">My plan for improving these flaws is to practice more often and to be more confident. </w:t>
      </w:r>
    </w:p>
    <w:p w:rsidR="00B1784A" w:rsidRDefault="00135673">
      <w:r>
        <w:br w:type="page"/>
      </w:r>
    </w:p>
    <w:p w:rsidR="00CD5999" w:rsidRPr="00B1784A" w:rsidRDefault="00135673" w:rsidP="00B1784A">
      <w:pPr>
        <w:ind w:firstLine="0"/>
        <w:jc w:val="center"/>
        <w:rPr>
          <w:b/>
        </w:rPr>
      </w:pPr>
      <w:r w:rsidRPr="00B1784A">
        <w:rPr>
          <w:b/>
        </w:rPr>
        <w:lastRenderedPageBreak/>
        <w:t>Works Cited</w:t>
      </w:r>
    </w:p>
    <w:p w:rsidR="00B1784A" w:rsidRPr="00B1784A" w:rsidRDefault="00135673" w:rsidP="00B1784A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1784A">
        <w:t xml:space="preserve">Football Lover. </w:t>
      </w:r>
      <w:r w:rsidRPr="00B1784A">
        <w:rPr>
          <w:i/>
          <w:iCs/>
        </w:rPr>
        <w:t>March 28, 2019</w:t>
      </w:r>
      <w:r w:rsidRPr="00B1784A">
        <w:t xml:space="preserve">. </w:t>
      </w:r>
      <w:r w:rsidRPr="00B1784A">
        <w:rPr>
          <w:i/>
          <w:iCs/>
        </w:rPr>
        <w:t>YouTube</w:t>
      </w:r>
      <w:r w:rsidRPr="00B1784A">
        <w:t>, https://www.youtube.com/watch?v=IVcdkn</w:t>
      </w:r>
      <w:r w:rsidRPr="00B1784A">
        <w:t>yJtN0. Accessed 29 Mar. 2019.</w:t>
      </w:r>
    </w:p>
    <w:p w:rsidR="00B1784A" w:rsidRDefault="00135673" w:rsidP="0037702C">
      <w:pPr>
        <w:ind w:firstLine="0"/>
      </w:pPr>
      <w:r>
        <w:fldChar w:fldCharType="end"/>
      </w:r>
    </w:p>
    <w:p w:rsidR="001E445B" w:rsidRDefault="001E445B" w:rsidP="0037702C">
      <w:pPr>
        <w:ind w:firstLine="0"/>
      </w:pPr>
    </w:p>
    <w:p w:rsidR="007D2489" w:rsidRPr="0037702C" w:rsidRDefault="00135673" w:rsidP="0037702C">
      <w:pPr>
        <w:ind w:firstLine="0"/>
      </w:pPr>
      <w:r>
        <w:tab/>
      </w:r>
    </w:p>
    <w:p w:rsidR="00F22788" w:rsidRPr="0037702C" w:rsidRDefault="00F22788">
      <w:pPr>
        <w:ind w:firstLine="0"/>
      </w:pPr>
    </w:p>
    <w:sectPr w:rsidR="00F22788" w:rsidRPr="0037702C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35673" w:rsidRDefault="00135673" w:rsidP="00F22788">
      <w:pPr>
        <w:spacing w:after="0" w:line="240" w:lineRule="auto"/>
      </w:pPr>
      <w:r>
        <w:separator/>
      </w:r>
    </w:p>
  </w:endnote>
  <w:endnote w:type="continuationSeparator" w:id="0">
    <w:p w:rsidR="00135673" w:rsidRDefault="00135673" w:rsidP="00F2278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35673" w:rsidRDefault="00135673" w:rsidP="00F22788">
      <w:pPr>
        <w:spacing w:after="0" w:line="240" w:lineRule="auto"/>
      </w:pPr>
      <w:r>
        <w:separator/>
      </w:r>
    </w:p>
  </w:footnote>
  <w:footnote w:type="continuationSeparator" w:id="0">
    <w:p w:rsidR="00135673" w:rsidRDefault="00135673" w:rsidP="00F2278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24605239"/>
      <w:docPartObj>
        <w:docPartGallery w:val="Page Numbers (Top of Page)"/>
        <w:docPartUnique/>
      </w:docPartObj>
    </w:sdtPr>
    <w:sdtEndPr>
      <w:rPr>
        <w:noProof/>
      </w:rPr>
    </w:sdtEndPr>
    <w:sdtContent>
      <w:p w:rsidR="00F22788" w:rsidRDefault="00F22788">
        <w:pPr>
          <w:pStyle w:val="Header"/>
          <w:jc w:val="right"/>
        </w:pPr>
        <w:r>
          <w:t xml:space="preserve">Last name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F22788" w:rsidRDefault="00F2278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7B3D"/>
    <w:rsid w:val="00135673"/>
    <w:rsid w:val="001411B6"/>
    <w:rsid w:val="001E445B"/>
    <w:rsid w:val="0022381A"/>
    <w:rsid w:val="0037702C"/>
    <w:rsid w:val="003C7D97"/>
    <w:rsid w:val="00446C16"/>
    <w:rsid w:val="00457B56"/>
    <w:rsid w:val="004A63CC"/>
    <w:rsid w:val="004D1C2B"/>
    <w:rsid w:val="004D44ED"/>
    <w:rsid w:val="0059228A"/>
    <w:rsid w:val="00612A5F"/>
    <w:rsid w:val="00667E43"/>
    <w:rsid w:val="007D2489"/>
    <w:rsid w:val="00961EAF"/>
    <w:rsid w:val="00A30778"/>
    <w:rsid w:val="00AC3BD0"/>
    <w:rsid w:val="00AC53EC"/>
    <w:rsid w:val="00B1784A"/>
    <w:rsid w:val="00CD5999"/>
    <w:rsid w:val="00CE2BD8"/>
    <w:rsid w:val="00DA0B29"/>
    <w:rsid w:val="00DA77E8"/>
    <w:rsid w:val="00E44297"/>
    <w:rsid w:val="00E5198D"/>
    <w:rsid w:val="00F0722D"/>
    <w:rsid w:val="00F22788"/>
    <w:rsid w:val="00F37B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E9D373F-857F-4123-9561-6C0D9B6F4E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B1784A"/>
    <w:pPr>
      <w:spacing w:after="0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F2278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2788"/>
  </w:style>
  <w:style w:type="paragraph" w:styleId="Footer">
    <w:name w:val="footer"/>
    <w:basedOn w:val="Normal"/>
    <w:link w:val="FooterChar"/>
    <w:uiPriority w:val="99"/>
    <w:unhideWhenUsed/>
    <w:rsid w:val="00F2278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27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04</Words>
  <Characters>2305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HA ROBERT</dc:creator>
  <cp:lastModifiedBy>ASHA ROBERT</cp:lastModifiedBy>
  <cp:revision>2</cp:revision>
  <dcterms:created xsi:type="dcterms:W3CDTF">2019-03-29T10:48:00Z</dcterms:created>
  <dcterms:modified xsi:type="dcterms:W3CDTF">2019-03-29T1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D8EH3u5c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